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9F7C27" w:rsidRDefault="009F7C27">
      <w:pPr>
        <w:rPr>
          <w:rFonts w:ascii="Times New Roman" w:hAnsi="Times New Roman" w:cs="Times New Roman"/>
          <w:sz w:val="24"/>
        </w:rPr>
      </w:pPr>
      <w:r w:rsidRPr="009F7C27">
        <w:rPr>
          <w:rFonts w:ascii="Times New Roman" w:hAnsi="Times New Roman" w:cs="Times New Roman"/>
          <w:sz w:val="24"/>
        </w:rPr>
        <w:t xml:space="preserve">PRILOGE </w:t>
      </w:r>
      <w:r w:rsidRPr="009F7C27">
        <w:rPr>
          <w:rFonts w:ascii="Times New Roman" w:hAnsi="Times New Roman" w:cs="Times New Roman"/>
          <w:sz w:val="24"/>
        </w:rPr>
        <w:tab/>
      </w:r>
    </w:p>
    <w:p w:rsidR="009F7C27" w:rsidRPr="009F7C27" w:rsidRDefault="009F7C27">
      <w:pPr>
        <w:rPr>
          <w:rFonts w:ascii="Times New Roman" w:hAnsi="Times New Roman" w:cs="Times New Roman"/>
          <w:sz w:val="24"/>
        </w:rPr>
      </w:pPr>
      <w:r w:rsidRPr="009F7C27">
        <w:rPr>
          <w:rFonts w:ascii="Times New Roman" w:hAnsi="Times New Roman" w:cs="Times New Roman"/>
          <w:sz w:val="24"/>
        </w:rPr>
        <w:t xml:space="preserve">PRILOGA A: </w:t>
      </w:r>
      <w:r>
        <w:rPr>
          <w:rFonts w:ascii="Times New Roman" w:hAnsi="Times New Roman" w:cs="Times New Roman"/>
          <w:sz w:val="24"/>
        </w:rPr>
        <w:t>PRIMERJAVA TEMELJINIH KONCEPTOV METOD INŽENIRINGA PROGRAMSKE OPREME</w:t>
      </w:r>
    </w:p>
    <w:p w:rsidR="009F7C27" w:rsidRDefault="009F7C27" w:rsidP="009F7C27">
      <w:pPr>
        <w:jc w:val="center"/>
        <w:rPr>
          <w:rFonts w:ascii="Times New Roman" w:hAnsi="Times New Roman" w:cs="Times New Roman"/>
          <w:sz w:val="24"/>
        </w:rPr>
      </w:pPr>
      <w:r w:rsidRPr="009F7C27">
        <w:rPr>
          <w:rFonts w:ascii="Times New Roman" w:hAnsi="Times New Roman" w:cs="Times New Roman"/>
          <w:noProof/>
          <w:sz w:val="24"/>
          <w:lang w:eastAsia="sl-SI"/>
        </w:rPr>
        <w:drawing>
          <wp:inline distT="0" distB="0" distL="0" distR="0" wp14:anchorId="535979CB" wp14:editId="2AA24E98">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Default="009F7C27" w:rsidP="009F7C27">
      <w:pPr>
        <w:jc w:val="center"/>
        <w:rPr>
          <w:rFonts w:ascii="Times New Roman" w:hAnsi="Times New Roman" w:cs="Times New Roman"/>
          <w:sz w:val="24"/>
        </w:rPr>
      </w:pPr>
      <w:r>
        <w:rPr>
          <w:rFonts w:ascii="Times New Roman" w:hAnsi="Times New Roman" w:cs="Times New Roman"/>
          <w:sz w:val="24"/>
        </w:rP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Pr>
          <w:rFonts w:ascii="Times New Roman" w:hAnsi="Times New Roman" w:cs="Times New Roman"/>
          <w:sz w:val="24"/>
        </w:rPr>
        <w:fldChar w:fldCharType="separate"/>
      </w:r>
      <w:r w:rsidRPr="009F7C27">
        <w:rPr>
          <w:rFonts w:ascii="Times New Roman" w:hAnsi="Times New Roman" w:cs="Times New Roman"/>
          <w:sz w:val="24"/>
        </w:rPr>
        <w:t>(Engels in Sauer 2010, 418)</w:t>
      </w:r>
      <w:r>
        <w:rPr>
          <w:rFonts w:ascii="Times New Roman" w:hAnsi="Times New Roman" w:cs="Times New Roman"/>
          <w:sz w:val="24"/>
        </w:rPr>
        <w:fldChar w:fldCharType="end"/>
      </w:r>
    </w:p>
    <w:p w:rsidR="000B799C" w:rsidRDefault="000B799C" w:rsidP="000B799C">
      <w:pPr>
        <w:rPr>
          <w:rFonts w:ascii="Times New Roman" w:hAnsi="Times New Roman" w:cs="Times New Roman"/>
          <w:sz w:val="24"/>
        </w:rPr>
        <w:sectPr w:rsidR="000B799C">
          <w:pgSz w:w="11906" w:h="16838"/>
          <w:pgMar w:top="1417" w:right="1417" w:bottom="1417" w:left="1417" w:header="708" w:footer="708" w:gutter="0"/>
          <w:cols w:space="708"/>
          <w:docGrid w:linePitch="360"/>
        </w:sectPr>
      </w:pPr>
    </w:p>
    <w:p w:rsidR="000B799C" w:rsidRDefault="000B799C" w:rsidP="000B799C">
      <w:pPr>
        <w:rPr>
          <w:rFonts w:ascii="Times New Roman" w:hAnsi="Times New Roman" w:cs="Times New Roman"/>
          <w:sz w:val="24"/>
        </w:rPr>
      </w:pPr>
      <w:r>
        <w:rPr>
          <w:rFonts w:ascii="Times New Roman" w:hAnsi="Times New Roman" w:cs="Times New Roman"/>
          <w:sz w:val="24"/>
        </w:rPr>
        <w:lastRenderedPageBreak/>
        <w:br w:type="page"/>
      </w:r>
    </w:p>
    <w:p w:rsidR="000B799C" w:rsidRDefault="000B799C" w:rsidP="000B799C">
      <w:pPr>
        <w:rPr>
          <w:rFonts w:ascii="Times New Roman" w:hAnsi="Times New Roman" w:cs="Times New Roman"/>
          <w:sz w:val="24"/>
        </w:rPr>
        <w:sectPr w:rsidR="000B799C" w:rsidSect="000B799C">
          <w:type w:val="continuous"/>
          <w:pgSz w:w="11906" w:h="16838"/>
          <w:pgMar w:top="1417" w:right="1417" w:bottom="1417" w:left="1417" w:header="708" w:footer="708" w:gutter="0"/>
          <w:cols w:space="708"/>
          <w:docGrid w:linePitch="360"/>
        </w:sectPr>
      </w:pPr>
    </w:p>
    <w:p w:rsidR="002078AE" w:rsidRDefault="004D500E" w:rsidP="000B799C">
      <w:pPr>
        <w:rPr>
          <w:rFonts w:ascii="Times New Roman" w:hAnsi="Times New Roman" w:cs="Times New Roman"/>
          <w:sz w:val="24"/>
        </w:rPr>
      </w:pPr>
      <w:r>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F43B75"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r>
      <w:tr w:rsidR="00CB5E31" w:rsidRPr="00F43B75"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F43B75"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VRATNA INFORMACIJA</w:t>
            </w:r>
          </w:p>
        </w:tc>
      </w:tr>
      <w:tr w:rsidR="00CB5E31"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F43B75"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Default="006828E1" w:rsidP="00C6404A">
      <w:pPr>
        <w:jc w:val="center"/>
        <w:rPr>
          <w:rFonts w:ascii="Times New Roman" w:hAnsi="Times New Roman" w:cs="Times New Roman"/>
          <w:sz w:val="24"/>
        </w:rPr>
      </w:pPr>
      <w:r>
        <w:rPr>
          <w:rFonts w:ascii="Times New Roman" w:hAnsi="Times New Roman" w:cs="Times New Roman"/>
          <w:sz w:val="24"/>
        </w:rPr>
        <w:t>Vir: lasten</w:t>
      </w:r>
    </w:p>
    <w:p w:rsidR="00C6404A" w:rsidRDefault="00C6404A"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0B799C" w:rsidRDefault="00EF34AB" w:rsidP="001C3D97">
      <w:pPr>
        <w:rPr>
          <w:rFonts w:ascii="Times New Roman" w:hAnsi="Times New Roman" w:cs="Times New Roman"/>
          <w:sz w:val="24"/>
        </w:rPr>
      </w:pPr>
      <w:r>
        <w:rPr>
          <w:rFonts w:ascii="Times New Roman" w:hAnsi="Times New Roman" w:cs="Times New Roman"/>
          <w:sz w:val="24"/>
        </w:rPr>
        <w:lastRenderedPageBreak/>
        <w:t xml:space="preserve">PRILOGA C: </w:t>
      </w:r>
      <w:r w:rsidR="00190CB5">
        <w:rPr>
          <w:rFonts w:ascii="Times New Roman" w:hAnsi="Times New Roman" w:cs="Times New Roman"/>
          <w:sz w:val="24"/>
        </w:rPr>
        <w:t>OSNOVNI ARTEFAKTI</w:t>
      </w:r>
      <w:r w:rsidR="002964D4">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694"/>
        <w:gridCol w:w="1257"/>
        <w:gridCol w:w="1297"/>
        <w:gridCol w:w="1221"/>
        <w:gridCol w:w="2091"/>
        <w:gridCol w:w="1432"/>
        <w:gridCol w:w="1486"/>
        <w:gridCol w:w="1337"/>
        <w:gridCol w:w="1149"/>
        <w:gridCol w:w="1146"/>
      </w:tblGrid>
      <w:tr w:rsidR="001B2F23" w:rsidRPr="00E642E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NTEGRACIJE</w:t>
            </w:r>
            <w:r w:rsidR="00522E0D">
              <w:rPr>
                <w:rFonts w:ascii="Calibri" w:eastAsia="Times New Roman" w:hAnsi="Calibri" w:cs="Calibri"/>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Richard Rouse III</w:t>
            </w:r>
          </w:p>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SCENARIJ IGRE</w:t>
            </w:r>
          </w:p>
        </w:tc>
      </w:tr>
      <w:tr w:rsidR="0003687D" w:rsidRPr="00E642E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r>
    </w:tbl>
    <w:p w:rsidR="00896641" w:rsidRDefault="00342AC3" w:rsidP="00896641">
      <w:pPr>
        <w:jc w:val="center"/>
        <w:rPr>
          <w:rFonts w:ascii="Times New Roman" w:hAnsi="Times New Roman" w:cs="Times New Roman"/>
          <w:sz w:val="24"/>
        </w:rPr>
        <w:sectPr w:rsidR="00896641" w:rsidSect="000B799C">
          <w:pgSz w:w="16838" w:h="11906" w:orient="landscape"/>
          <w:pgMar w:top="1417" w:right="1417" w:bottom="1417" w:left="1417" w:header="708" w:footer="708" w:gutter="0"/>
          <w:cols w:space="708"/>
          <w:docGrid w:linePitch="360"/>
        </w:sectPr>
      </w:pPr>
      <w:r>
        <w:rPr>
          <w:rFonts w:ascii="Times New Roman" w:hAnsi="Times New Roman" w:cs="Times New Roman"/>
          <w:sz w:val="24"/>
        </w:rPr>
        <w:t>Vir: lasten</w:t>
      </w:r>
    </w:p>
    <w:p w:rsidR="00335F47" w:rsidRPr="00E26A2B" w:rsidRDefault="00C41878" w:rsidP="00335F47">
      <w:pPr>
        <w:contextualSpacing/>
        <w:rPr>
          <w:rFonts w:ascii="Times New Roman" w:hAnsi="Times New Roman" w:cs="Times New Roman"/>
          <w:iCs/>
        </w:rPr>
      </w:pPr>
      <w:r>
        <w:rPr>
          <w:rFonts w:ascii="Times New Roman" w:hAnsi="Times New Roman" w:cs="Times New Roman"/>
          <w:sz w:val="24"/>
        </w:rPr>
        <w:lastRenderedPageBreak/>
        <w:t>PRILOGA D</w:t>
      </w:r>
      <w:r w:rsidR="000C7FDF">
        <w:rPr>
          <w:rFonts w:ascii="Times New Roman" w:hAnsi="Times New Roman" w:cs="Times New Roman"/>
          <w:sz w:val="24"/>
        </w:rPr>
        <w:t xml:space="preserve">: </w:t>
      </w:r>
      <w:r w:rsidR="00DA4CA8">
        <w:rPr>
          <w:rFonts w:ascii="Times New Roman" w:hAnsi="Times New Roman" w:cs="Times New Roman"/>
          <w:sz w:val="24"/>
        </w:rPr>
        <w:t>PRIMER</w:t>
      </w:r>
      <w:r w:rsidR="00D71E9B">
        <w:rPr>
          <w:rFonts w:ascii="Times New Roman" w:hAnsi="Times New Roman" w:cs="Times New Roman"/>
          <w:sz w:val="24"/>
        </w:rPr>
        <w:t xml:space="preserve"> STRUKTURE</w:t>
      </w:r>
      <w:r w:rsidR="00DA4CA8">
        <w:rPr>
          <w:rFonts w:ascii="Times New Roman" w:hAnsi="Times New Roman" w:cs="Times New Roman"/>
          <w:sz w:val="24"/>
        </w:rPr>
        <w:t xml:space="preserve"> DOKUMENTA NAČRTA IGRE: ATOMIC SAM</w:t>
      </w:r>
      <w:r w:rsidR="00335F47">
        <w:rPr>
          <w:rFonts w:ascii="Times New Roman" w:hAnsi="Times New Roman" w:cs="Times New Roman"/>
          <w:iCs/>
          <w:sz w:val="24"/>
          <w:szCs w:val="24"/>
        </w:rPr>
        <w:br/>
      </w:r>
      <w:r w:rsidR="00335F47" w:rsidRPr="00E26A2B">
        <w:rPr>
          <w:rFonts w:ascii="Times New Roman" w:hAnsi="Times New Roman" w:cs="Times New Roman"/>
        </w:rPr>
        <w:t xml:space="preserve">I. Overview </w:t>
      </w:r>
    </w:p>
    <w:p w:rsidR="00335F47" w:rsidRPr="00E26A2B" w:rsidRDefault="00335F47" w:rsidP="00335F47">
      <w:pPr>
        <w:autoSpaceDE w:val="0"/>
        <w:autoSpaceDN w:val="0"/>
        <w:adjustRightInd w:val="0"/>
        <w:spacing w:after="0" w:line="240" w:lineRule="auto"/>
        <w:contextualSpacing/>
        <w:rPr>
          <w:rFonts w:ascii="Times New Roman" w:hAnsi="Times New Roman" w:cs="Times New Roman"/>
        </w:rPr>
      </w:pPr>
      <w:r w:rsidRPr="00E26A2B">
        <w:rPr>
          <w:rFonts w:ascii="Times New Roman" w:hAnsi="Times New Roman" w:cs="Times New Roman"/>
        </w:rPr>
        <w:t xml:space="preserve">II. Game Mechanics </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Overview . . . . . . . . . . . . . . . . . . . . . . . . . . . . . . . . . . . 54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amera . . . . . . . . . . . . . . . . . . . . . . . . . . . . . . . . . . . 541</w:t>
      </w:r>
      <w:bookmarkStart w:id="0" w:name="_GoBack"/>
      <w:bookmarkEnd w:id="0"/>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n-Game GUI . . . . . . . . . . . . . . . . . . . . . . . . . . . . . . . . . . 541</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Replaying and Saving. . . . . . . . . . . . . . . . . . . . . . . . . . . . . . 542</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ontrol Summary. . . . . . . . . . . . . . . . . . . . . . . . . . . . . . . . 54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General Movement. . . . . . . . . . . . . . . . . . . . . . . . . . . . . . . 54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Moving in a Direction . . . . . . . . . . . . . . . . . . . . . . . . . . 54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Variable Movement Speed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lying Movement. . . . . . . .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Moving Up and Down . .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topping . . . . . . . . .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light Speed . . . . . . .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Directional Flying . . . .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Burst Speed . . . . . . . . . . . . . . . . . . . . . . . . . . . . . . . 54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Limited Flight Time . . . . . . . . . . . . . . . . . . . . . . . . . . . 54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Landing . . . . . . . . . . . . . . . . . . . . . . . . . . . . . . . . . . 54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alling to the Ground. . . . . . . . . . . . . . . . . . . . . . . . . . . 54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Limited Altitude . . . . . . . . . . . . . . . . . . . . . . . . . . . . . 54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Rocket-Pack Upgrades . . . . . . . . . . . . . . . . . . . . . . . . . . 54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urfaces . . . . . . . . . . . . . . . . . . . . . . . . . . . . . . . . . . . 546</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icking Up Objects . . . . . . . . . . . . . . . . . . . . . . . . . . . . . . . 546</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hrowing Projectiles . . . . . . . . . . . . . . . . . . . . . . . . . . . . . . 54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nventory . . . . . . . . . . . . . . . . . . . . . . . . . . . . . . . . . 54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icking Up Projectiles . . . . . . . . . . . . . . . . . . . . . . . . . . 54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Readying Projectiles . . . . . . . . . . . . . . . . . . . . . . . . . . . 54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hrowing the Projectile . . . . . . . . . . . . . . . . . . . . . . . . . 54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hrowing Speed and Distance. . . . . . . . . . . . . . . . . . . . . . 54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rojectile Capabilities . . . . . . . . . . . . . . . . . . . . . . . . . . 54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Electric Piranha. . . . . . . . . . . . . . . . . . . . . . . . . . . . . . . . . 54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Actions . . . . . . . . . . . . . . . . . . . . . . . . . . . . . . . . . . . 54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lipping Switches and Pressing Buttons . . . . . . . . . . . . . . . . 54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ushing and Manipulating . . . . . . . . . . . . . . . . . . . . . . . . 549</w:t>
      </w:r>
      <w:r w:rsidRPr="00E26A2B">
        <w:rPr>
          <w:rFonts w:ascii="Times New Roman" w:hAnsi="Times New Roman" w:cs="Times New Roman"/>
        </w:rPr>
        <w:br/>
        <w:t>Picking Up, Carrying, and Dropping . . . . . . . . . . . . . . . . . . 54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alking . . . . . . . . . . . . . . . . . . . . . . . . . . . . . . . . . . 55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Reading . . . . . . . . . . . . . . . . . . . . . . . . . . . . . . . . . . 55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nteractive Combat Environments. . . . . . . . . . . . . . . . . . . . . . . 55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Looking . . . . . . . . . . . . . . . . . . . . . . . . . . . . . . . . . . . 551</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riends . . . . . . . . . . . . . . . . . . . . . . . . . . . . . . . . . . . 551</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peaking . . . . . . . . . . . . . . . . . . . . . . . . . . . . . . . . . . . 552</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ut-Scenes . . . . . . . . . . . . . . . . . . . . . . . . . . . . . . . . . . . 55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torytelling . . . . . . . . . . . . . . . . . . . . . . . . . . . . . . . . . . . 55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Environments . . . . . . . . . . . . . . . . . . . . . . . . . . . . . . 55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riends . . . . . . . . . . . . . . . . . . . . . . . . . . . . . . . . . . 55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Radio . . . . . . . . . . . . . . . . . . . . . . . . . . . . . . . . . . . 55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igns . . . . . . . . . . . . . . . . . . . . . . . . . . . . . . . . . . . 55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Levels . . . . . . . . . . . . . . . . . . . . . . . . . . . . . . . . . . . 55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ritical Path . . . . . . . . . . . . . . . . . . . . . . . . . . . . . . . 55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raining Level . . . . . . . . . . . . . . . . . . . . . . . . . . . . . . 55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he Electric Priestess’ Home . . . . . . . . . . . . . . . . . . . . . . 55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World Order . . . . . . . . . . . . . . . . . . . . . . . . . . . . . . . 555</w:t>
      </w:r>
    </w:p>
    <w:p w:rsidR="00335F47" w:rsidRPr="00E26A2B" w:rsidRDefault="00335F47" w:rsidP="00335F47">
      <w:pPr>
        <w:autoSpaceDE w:val="0"/>
        <w:autoSpaceDN w:val="0"/>
        <w:adjustRightInd w:val="0"/>
        <w:spacing w:after="0" w:line="240" w:lineRule="auto"/>
        <w:rPr>
          <w:rFonts w:ascii="Times New Roman" w:hAnsi="Times New Roman" w:cs="Times New Roman"/>
        </w:rPr>
      </w:pPr>
      <w:r w:rsidRPr="00E26A2B">
        <w:rPr>
          <w:rFonts w:ascii="Times New Roman" w:hAnsi="Times New Roman" w:cs="Times New Roman"/>
        </w:rPr>
        <w:t>III. Artificial Intelligence . . . . . . . . . . . . . . . . . . . . . . . . . . . . . . 55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lastRenderedPageBreak/>
        <w:t>Enemy AI . . . . . . . . . . . . . . . . . . . . . . . . . . . . . . . . . . . 55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layer Det ection . . . . . . . . . . . . . . . . . . . . . . . . . . . . . . . . 556</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Motion . . . . . . . . . . . . . . . . . . . . . . . . . . . . . . . . . . . 556</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lying . . . . . . . . . . . . . . . . . . . . . . . . . . . . . . . . . . . 55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athfinding . . . . . . . . . . . . . . . . . . . . . . . . . . . . . . . . . . . 55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aking Damage . . . . . . . . . . . . . . . . . . . . . . . . . . . . . . . . . 55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ombat Attacks. . . . . . . . . . . . . . . . . . . . . . . . . . . . . . . . . 55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Evading . . . . . . . . . . . . . . . . . . . . . . . . . . . . . . . . . . . 55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pecial Actions . . . . . . . . . . . . . . . . . . . . . . . . . . . . . . . . . 55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aking Hostages . . . . . . . . . . . . . . . . . . . . . . . . . . . . . 55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nternal Repair Arms. . . . . . . . . . . . . . . . . . . . . . . . . . . 55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ollaboration . . . . . . . . . . . . . . . . . . . . . . . . . . . . . . . 55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rash Talking . . . . . . . . . . . . . . . . . . . . . . . . . . . . . . . . . . 558</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alling into Traps . . . . . . . . . . . . . . . . . . . . . . . . . . . . . . . . 55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Non-Combatant Agents . . . . . . . . . . . . . . . . . . . . . . . . . . . . 55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leeing . . . . . . . . . . . . . . . . . . . . . . . . . . . . . . . . . . 559</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alking To and Helping Sam . . . . . . . . . . . . . . . . . . . . . . . 56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riends . . . . . . . . . . . . . . . . . . . . . . . . . . . . . . . . . . . 56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nvincible . . . . . . . . . . . . . . . . . . . . . . . . . . . . . . . . . 56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ollowing Sam . . . . . . . . . . . . . . . . . . . . . . . . . . . . . . 56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Guarding Sam’s Back . . . . . . . . . . . . . . . . . . . . . . . . . . 560</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Providing Advice . . . . . . . . . . . . . . . . . . . . . . . . . . . . . 561</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torytelling . . . . . . . . . . . . . . . . . . . . . . . . . . . . . . . . 561</w:t>
      </w:r>
    </w:p>
    <w:p w:rsidR="00335F47" w:rsidRPr="00E26A2B" w:rsidRDefault="00335F47" w:rsidP="00335F47">
      <w:pPr>
        <w:autoSpaceDE w:val="0"/>
        <w:autoSpaceDN w:val="0"/>
        <w:adjustRightInd w:val="0"/>
        <w:spacing w:after="0" w:line="240" w:lineRule="auto"/>
        <w:rPr>
          <w:rFonts w:ascii="Times New Roman" w:hAnsi="Times New Roman" w:cs="Times New Roman"/>
        </w:rPr>
      </w:pPr>
      <w:r w:rsidRPr="00E26A2B">
        <w:rPr>
          <w:rFonts w:ascii="Times New Roman" w:hAnsi="Times New Roman" w:cs="Times New Roman"/>
        </w:rPr>
        <w:t>IV. Game Elements. . . . . . . . . . . . . . . . . . . . . . . . . . . . . . . . . 561</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tems . . . . . . . . . . . . . . . . . . . . . . . . . . . . . . . . . . . 561</w:t>
      </w:r>
    </w:p>
    <w:p w:rsidR="00335F47" w:rsidRPr="00E26A2B" w:rsidRDefault="00335F47" w:rsidP="00C9142F">
      <w:pPr>
        <w:ind w:left="709"/>
        <w:contextualSpacing/>
        <w:rPr>
          <w:rFonts w:ascii="Times New Roman" w:hAnsi="Times New Roman" w:cs="Times New Roman"/>
        </w:rPr>
      </w:pPr>
      <w:r w:rsidRPr="00E26A2B">
        <w:rPr>
          <w:rFonts w:ascii="Times New Roman" w:hAnsi="Times New Roman" w:cs="Times New Roman"/>
        </w:rPr>
        <w:t>Sam’s Projectiles . . . . . . . . . . . . . . . . . . . . . . . . . . . . . 561</w:t>
      </w:r>
    </w:p>
    <w:p w:rsidR="00335F47" w:rsidRPr="00E26A2B" w:rsidRDefault="00335F47" w:rsidP="00C9142F">
      <w:pPr>
        <w:autoSpaceDE w:val="0"/>
        <w:autoSpaceDN w:val="0"/>
        <w:adjustRightInd w:val="0"/>
        <w:spacing w:after="0" w:line="240" w:lineRule="auto"/>
        <w:ind w:left="709"/>
        <w:contextualSpacing/>
        <w:rPr>
          <w:rFonts w:ascii="Times New Roman" w:hAnsi="Times New Roman" w:cs="Times New Roman"/>
        </w:rPr>
      </w:pPr>
      <w:r w:rsidRPr="00E26A2B">
        <w:rPr>
          <w:rFonts w:ascii="Times New Roman" w:hAnsi="Times New Roman" w:cs="Times New Roman"/>
        </w:rPr>
        <w:t>Rocket Enhancements . . . . . . . . . . . . . . . . . . . . . . . . . . 562</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Miscellaneous . . . . . . . . . . . . . . . . . . . . . . . . . . . . . . 56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Characters . . . . . . . . . . . . . . . . . . . . . . . . . . . . . . . . . . . 56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Atomic Sam. . . . . . . . . . . . . . . . . . . . . . . . . . . . . . . . 56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Friends . . . . . . . . . . . . . . . . . . . . . . . . . . . . . . . . . . 56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Other Characters. . . . . . . . . . . . . . . . . . . . . . . . . . . . . 56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Enemies . . . . . . . . . . . . . . . . . . . . . . . . . . . . . . . . . 566</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V. Story Overview. . . . . . . . . . . . . . . . . . . . . . . . . . . . . . . . . 571</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VI. Game Progression . . . . . . . . . . . . . . . . . . . . . . . . . . . . . . . 572</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Setting . . . . . . . . . . . . . . . . . . . . . . . . . . . . . . . . . . . 572</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Introduction. . . . . . . . . . . . . . . . . . . . . . . . . . . . . . . . . . . 57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Gargantuopolis . . . . . . . . . . . . . . . . . . . . . . . . . . . . . . . . . 573</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he Electric Priestess’ Bubble Home. . . . . . . . . . . . . . . . . . . . . 57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Benthos . . . . . . . . . . . . . . . . . . . . . . . . . . . . . . . . . . . 574</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Harmony . . . . . . . . . . . . . . . . . . . . . . . . . . . . . . . . . . . 575</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New Boston. . . . . . . . . . . . . . . . . . . . . . . . . . . . . . . . . . . 576</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Return to the Electric Priestess’ Bubble Home . . . . . . . . . . . . . . . 577</w:t>
      </w:r>
    </w:p>
    <w:p w:rsidR="00335F47" w:rsidRPr="00E26A2B" w:rsidRDefault="00335F47" w:rsidP="00335F47">
      <w:pPr>
        <w:autoSpaceDE w:val="0"/>
        <w:autoSpaceDN w:val="0"/>
        <w:adjustRightInd w:val="0"/>
        <w:spacing w:after="0" w:line="240" w:lineRule="auto"/>
        <w:ind w:left="708"/>
        <w:rPr>
          <w:rFonts w:ascii="Times New Roman" w:hAnsi="Times New Roman" w:cs="Times New Roman"/>
        </w:rPr>
      </w:pPr>
      <w:r w:rsidRPr="00E26A2B">
        <w:rPr>
          <w:rFonts w:ascii="Times New Roman" w:hAnsi="Times New Roman" w:cs="Times New Roman"/>
        </w:rPr>
        <w:t>The Ikairus . . . . . . . . . . . . . . . . . . . . . . . . . . . . . . . . . . . 577</w:t>
      </w:r>
    </w:p>
    <w:p w:rsidR="007224C7" w:rsidRPr="00E26A2B" w:rsidRDefault="00335F47" w:rsidP="00213D35">
      <w:pPr>
        <w:rPr>
          <w:rFonts w:ascii="Times New Roman" w:hAnsi="Times New Roman" w:cs="Times New Roman"/>
        </w:rPr>
      </w:pPr>
      <w:r w:rsidRPr="00E26A2B">
        <w:rPr>
          <w:rFonts w:ascii="Times New Roman" w:hAnsi="Times New Roman" w:cs="Times New Roman"/>
        </w:rPr>
        <w:t>VII. Bibliography . . . . . . . . . . . . . . . . . . . . . . . . . . . . . . . . . . 578</w:t>
      </w:r>
    </w:p>
    <w:p w:rsidR="000E5DAF" w:rsidRPr="00C9142F" w:rsidRDefault="000E5DAF" w:rsidP="000E5DAF">
      <w:pPr>
        <w:jc w:val="center"/>
        <w:rPr>
          <w:rFonts w:ascii="Times New Roman" w:hAnsi="Times New Roman" w:cs="Times New Roman"/>
          <w:sz w:val="20"/>
          <w:szCs w:val="24"/>
        </w:rPr>
      </w:pPr>
      <w:r w:rsidRPr="00C9142F">
        <w:rPr>
          <w:rFonts w:ascii="Times New Roman" w:hAnsi="Times New Roman" w:cs="Times New Roman"/>
          <w:sz w:val="20"/>
          <w:szCs w:val="24"/>
        </w:rPr>
        <w:t xml:space="preserve">Vir: </w:t>
      </w:r>
      <w:r w:rsidRPr="00C9142F">
        <w:rPr>
          <w:rFonts w:ascii="Times New Roman" w:hAnsi="Times New Roman" w:cs="Times New Roman"/>
          <w:sz w:val="20"/>
          <w:szCs w:val="24"/>
        </w:rPr>
        <w:fldChar w:fldCharType="begin"/>
      </w:r>
      <w:r w:rsidRPr="00C9142F">
        <w:rPr>
          <w:rFonts w:ascii="Times New Roman" w:hAnsi="Times New Roman" w:cs="Times New Roman"/>
          <w:sz w:val="20"/>
          <w:szCs w:val="24"/>
        </w:rPr>
        <w:instrText xml:space="preserve"> ADDIN ZOTERO_ITEM CSL_CITATION {"citationID":"9LzZ5SmP","properties":{"formattedCitation":"(III 2004, 535)","plainCitation":"(III 2004, 535)"},"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535"}],"schema":"https://github.com/citation-style-language/schema/raw/master/csl-citation.json"} </w:instrText>
      </w:r>
      <w:r w:rsidRPr="00C9142F">
        <w:rPr>
          <w:rFonts w:ascii="Times New Roman" w:hAnsi="Times New Roman" w:cs="Times New Roman"/>
          <w:sz w:val="20"/>
          <w:szCs w:val="24"/>
        </w:rPr>
        <w:fldChar w:fldCharType="separate"/>
      </w:r>
      <w:r w:rsidRPr="00C9142F">
        <w:rPr>
          <w:rFonts w:ascii="Times New Roman" w:hAnsi="Times New Roman" w:cs="Times New Roman"/>
          <w:sz w:val="20"/>
        </w:rPr>
        <w:t>(III 2004, 535)</w:t>
      </w:r>
      <w:r w:rsidRPr="00C9142F">
        <w:rPr>
          <w:rFonts w:ascii="Times New Roman" w:hAnsi="Times New Roman" w:cs="Times New Roman"/>
          <w:sz w:val="20"/>
          <w:szCs w:val="24"/>
        </w:rPr>
        <w:fldChar w:fldCharType="end"/>
      </w:r>
    </w:p>
    <w:sectPr w:rsidR="000E5DAF" w:rsidRPr="00C9142F"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C18" w:rsidRDefault="00310C18" w:rsidP="001C3D97">
      <w:pPr>
        <w:spacing w:after="0" w:line="240" w:lineRule="auto"/>
      </w:pPr>
      <w:r>
        <w:separator/>
      </w:r>
    </w:p>
  </w:endnote>
  <w:endnote w:type="continuationSeparator" w:id="0">
    <w:p w:rsidR="00310C18" w:rsidRDefault="00310C18"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C18" w:rsidRDefault="00310C18" w:rsidP="001C3D97">
      <w:pPr>
        <w:spacing w:after="0" w:line="240" w:lineRule="auto"/>
      </w:pPr>
      <w:r>
        <w:separator/>
      </w:r>
    </w:p>
  </w:footnote>
  <w:footnote w:type="continuationSeparator" w:id="0">
    <w:p w:rsidR="00310C18" w:rsidRDefault="00310C18"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8487D"/>
    <w:rsid w:val="000A6BC1"/>
    <w:rsid w:val="000B799C"/>
    <w:rsid w:val="000C6239"/>
    <w:rsid w:val="000C7FDF"/>
    <w:rsid w:val="000D66E8"/>
    <w:rsid w:val="000E5DAF"/>
    <w:rsid w:val="00114FC1"/>
    <w:rsid w:val="001454C9"/>
    <w:rsid w:val="00190CB5"/>
    <w:rsid w:val="0019575B"/>
    <w:rsid w:val="001B2F23"/>
    <w:rsid w:val="001C019C"/>
    <w:rsid w:val="001C2965"/>
    <w:rsid w:val="001C3D97"/>
    <w:rsid w:val="001D0B0E"/>
    <w:rsid w:val="002078AE"/>
    <w:rsid w:val="00213D35"/>
    <w:rsid w:val="00223E99"/>
    <w:rsid w:val="00235935"/>
    <w:rsid w:val="002668AC"/>
    <w:rsid w:val="002964D4"/>
    <w:rsid w:val="002C516C"/>
    <w:rsid w:val="002D0AA0"/>
    <w:rsid w:val="00310C18"/>
    <w:rsid w:val="00335F47"/>
    <w:rsid w:val="00342AC3"/>
    <w:rsid w:val="003A6A3C"/>
    <w:rsid w:val="003E3808"/>
    <w:rsid w:val="00473A4E"/>
    <w:rsid w:val="004A5CF9"/>
    <w:rsid w:val="004D500E"/>
    <w:rsid w:val="004E0715"/>
    <w:rsid w:val="00522E0D"/>
    <w:rsid w:val="005263E6"/>
    <w:rsid w:val="00567D36"/>
    <w:rsid w:val="00580874"/>
    <w:rsid w:val="00584E9B"/>
    <w:rsid w:val="005E67FD"/>
    <w:rsid w:val="00602A9F"/>
    <w:rsid w:val="00626F48"/>
    <w:rsid w:val="006828E1"/>
    <w:rsid w:val="006855D4"/>
    <w:rsid w:val="006C65D3"/>
    <w:rsid w:val="006D78AA"/>
    <w:rsid w:val="007224C7"/>
    <w:rsid w:val="00770C4F"/>
    <w:rsid w:val="0078039B"/>
    <w:rsid w:val="007B637D"/>
    <w:rsid w:val="0084370E"/>
    <w:rsid w:val="00851EB8"/>
    <w:rsid w:val="00872F35"/>
    <w:rsid w:val="00896641"/>
    <w:rsid w:val="008F5BA4"/>
    <w:rsid w:val="00910C5C"/>
    <w:rsid w:val="009E3A0A"/>
    <w:rsid w:val="009F7C27"/>
    <w:rsid w:val="00A22D44"/>
    <w:rsid w:val="00A31518"/>
    <w:rsid w:val="00A64787"/>
    <w:rsid w:val="00AA507D"/>
    <w:rsid w:val="00B019A6"/>
    <w:rsid w:val="00B11537"/>
    <w:rsid w:val="00B24352"/>
    <w:rsid w:val="00B55E20"/>
    <w:rsid w:val="00B86F5D"/>
    <w:rsid w:val="00BA081F"/>
    <w:rsid w:val="00BA5822"/>
    <w:rsid w:val="00BD01F2"/>
    <w:rsid w:val="00BE4AA2"/>
    <w:rsid w:val="00C2713A"/>
    <w:rsid w:val="00C41878"/>
    <w:rsid w:val="00C45151"/>
    <w:rsid w:val="00C6404A"/>
    <w:rsid w:val="00C6626F"/>
    <w:rsid w:val="00C85338"/>
    <w:rsid w:val="00C9142F"/>
    <w:rsid w:val="00CB5E31"/>
    <w:rsid w:val="00CD6DE3"/>
    <w:rsid w:val="00D55BCA"/>
    <w:rsid w:val="00D71E9B"/>
    <w:rsid w:val="00D838D5"/>
    <w:rsid w:val="00DA4CA8"/>
    <w:rsid w:val="00DA50C2"/>
    <w:rsid w:val="00DD0681"/>
    <w:rsid w:val="00DD4F6C"/>
    <w:rsid w:val="00E108D3"/>
    <w:rsid w:val="00E125B8"/>
    <w:rsid w:val="00E26A2B"/>
    <w:rsid w:val="00E642EB"/>
    <w:rsid w:val="00E676DA"/>
    <w:rsid w:val="00E95FD8"/>
    <w:rsid w:val="00EF34AB"/>
    <w:rsid w:val="00F43B75"/>
    <w:rsid w:val="00F52D28"/>
    <w:rsid w:val="00F71A20"/>
    <w:rsid w:val="00F955D7"/>
    <w:rsid w:val="00FA0598"/>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E84172-C140-4B9D-BB43-40754E0DA1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5</Pages>
  <Words>2105</Words>
  <Characters>12005</Characters>
  <Application>Microsoft Office Word</Application>
  <DocSecurity>0</DocSecurity>
  <Lines>100</Lines>
  <Paragraphs>2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14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04</cp:revision>
  <dcterms:created xsi:type="dcterms:W3CDTF">2017-11-30T10:15:00Z</dcterms:created>
  <dcterms:modified xsi:type="dcterms:W3CDTF">2017-12-2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